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wdp" ContentType="image/vnd.ms-photo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125C7E" w14:textId="09E1C273" w:rsidR="00114D5F" w:rsidRPr="000E6D1F" w:rsidRDefault="00114D5F" w:rsidP="00114D5F">
      <w:pPr>
        <w:spacing w:line="480" w:lineRule="auto"/>
        <w:jc w:val="both"/>
        <w:rPr>
          <w:rFonts w:ascii="Times New Roman" w:eastAsia="Cambria" w:hAnsi="Times New Roman"/>
        </w:rPr>
      </w:pPr>
      <w:bookmarkStart w:id="0" w:name="_GoBack"/>
      <w:bookmarkEnd w:id="0"/>
      <w:r w:rsidRPr="001F38BF">
        <w:rPr>
          <w:rFonts w:ascii="Times New Roman" w:hAnsi="Times New Roman"/>
          <w:b/>
        </w:rPr>
        <w:t>Figure S1. Results of hierarchical STRUCTURE analysis in Mesoamerican jaguars</w:t>
      </w:r>
      <w:r w:rsidRPr="001F38BF">
        <w:rPr>
          <w:rFonts w:ascii="Times New Roman" w:hAnsi="Times New Roman"/>
        </w:rPr>
        <w:t>. The optimal number of genetic clusters 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>) in Mesoamerican jaguars</w:t>
      </w:r>
      <w:r>
        <w:rPr>
          <w:rFonts w:ascii="Times New Roman" w:eastAsia="Cambria" w:hAnsi="Times New Roman"/>
        </w:rPr>
        <w:t xml:space="preserve"> </w:t>
      </w:r>
      <w:r w:rsidRPr="001F38BF">
        <w:rPr>
          <w:rFonts w:ascii="Times New Roman" w:eastAsia="Cambria" w:hAnsi="Times New Roman"/>
        </w:rPr>
        <w:t xml:space="preserve">using </w:t>
      </w:r>
      <w:r w:rsidRPr="001F38BF">
        <w:rPr>
          <w:rFonts w:ascii="Times New Roman" w:hAnsi="Times New Roman"/>
        </w:rPr>
        <w:t xml:space="preserve">STRUCTURE, </w:t>
      </w:r>
      <w:r w:rsidRPr="008E32B4">
        <w:rPr>
          <w:rFonts w:ascii="Times New Roman" w:hAnsi="Times New Roman"/>
        </w:rPr>
        <w:t xml:space="preserve">version 2.3.4 </w:t>
      </w:r>
      <w:r w:rsidR="004C3D74" w:rsidRPr="008E32B4">
        <w:rPr>
          <w:rFonts w:ascii="Times New Roman" w:hAnsi="Times New Roman"/>
        </w:rPr>
        <w:fldChar w:fldCharType="begin"/>
      </w:r>
      <w:r w:rsidR="004C3D74" w:rsidRPr="008E32B4">
        <w:rPr>
          <w:rFonts w:ascii="Times New Roman" w:hAnsi="Times New Roman"/>
        </w:rPr>
        <w:instrText xml:space="preserve"> ADDIN EN.CITE &lt;EndNote&gt;&lt;Cite&gt;&lt;Author&gt;Pritchard&lt;/Author&gt;&lt;Year&gt;2000&lt;/Year&gt;&lt;RecNum&gt;982&lt;/RecNum&gt;&lt;DisplayText&gt;(96)&lt;/DisplayText&gt;&lt;record&gt;&lt;rec-number&gt;982&lt;/rec-number&gt;&lt;foreign-keys&gt;&lt;key app="EN" db-id="x29fefsdptdd03et2e4xe5r99ervp5r2dt5d" timestamp="1410453780"&gt;982&lt;/key&gt;&lt;/foreign-keys&gt;&lt;ref-type name="Journal Article"&gt;17&lt;/ref-type&gt;&lt;contributors&gt;&lt;authors&gt;&lt;author&gt;Pritchard, J. K.&lt;/author&gt;&lt;author&gt;Stephens, M.&lt;/author&gt;&lt;author&gt;Donnelly, P.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/periodical&gt;&lt;pages&gt;945 - 959&lt;/pages&gt;&lt;volume&gt;155&lt;/volume&gt;&lt;dates&gt;&lt;year&gt;2000&lt;/year&gt;&lt;/dates&gt;&lt;urls&gt;&lt;/urls&gt;&lt;/record&gt;&lt;/Cite&gt;&lt;/EndNote&gt;</w:instrText>
      </w:r>
      <w:r w:rsidR="004C3D74" w:rsidRPr="008E32B4">
        <w:rPr>
          <w:rFonts w:ascii="Times New Roman" w:hAnsi="Times New Roman"/>
        </w:rPr>
        <w:fldChar w:fldCharType="separate"/>
      </w:r>
      <w:r w:rsidR="004C3D74">
        <w:rPr>
          <w:rFonts w:ascii="Times New Roman" w:hAnsi="Times New Roman"/>
          <w:noProof/>
        </w:rPr>
        <w:t>[</w:t>
      </w:r>
      <w:r w:rsidR="00760955">
        <w:rPr>
          <w:rFonts w:ascii="Times New Roman" w:hAnsi="Times New Roman"/>
          <w:noProof/>
        </w:rPr>
        <w:t>47</w:t>
      </w:r>
      <w:r w:rsidR="004C3D74">
        <w:rPr>
          <w:rFonts w:ascii="Times New Roman" w:hAnsi="Times New Roman"/>
          <w:noProof/>
        </w:rPr>
        <w:t>]</w:t>
      </w:r>
      <w:r w:rsidR="004C3D74" w:rsidRPr="008E32B4">
        <w:rPr>
          <w:rFonts w:ascii="Times New Roman" w:hAnsi="Times New Roman"/>
        </w:rPr>
        <w:fldChar w:fldCharType="end"/>
      </w:r>
      <w:r w:rsidRPr="008E32B4">
        <w:rPr>
          <w:rFonts w:ascii="Times New Roman" w:eastAsia="Cambria" w:hAnsi="Times New Roman"/>
        </w:rPr>
        <w:t xml:space="preserve"> was</w:t>
      </w:r>
      <w:r w:rsidRPr="001F38BF">
        <w:rPr>
          <w:rFonts w:ascii="Times New Roman" w:eastAsia="Cambria" w:hAnsi="Times New Roman"/>
        </w:rPr>
        <w:t xml:space="preserve"> chosen based on posterior probability (mean L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 xml:space="preserve">), A) and delta 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hAnsi="Times New Roman"/>
          <w:color w:val="000000"/>
        </w:rPr>
        <w:t xml:space="preserve"> (Δ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>, mean (|L”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>)|)/SD(L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 xml:space="preserve">)), D) for each 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 xml:space="preserve"> value. Bayesian clustering analysis was conducted for jaguars detected in (</w:t>
      </w:r>
      <w:r>
        <w:rPr>
          <w:rFonts w:ascii="Times New Roman" w:eastAsia="Cambria" w:hAnsi="Times New Roman"/>
        </w:rPr>
        <w:t>a</w:t>
      </w:r>
      <w:r w:rsidRPr="001F38BF">
        <w:rPr>
          <w:rFonts w:ascii="Times New Roman" w:eastAsia="Cambria" w:hAnsi="Times New Roman"/>
        </w:rPr>
        <w:t xml:space="preserve">) </w:t>
      </w:r>
      <w:r w:rsidR="00D62FAF" w:rsidRPr="001F38BF">
        <w:rPr>
          <w:rFonts w:ascii="Times New Roman" w:eastAsia="Cambria" w:hAnsi="Times New Roman"/>
        </w:rPr>
        <w:t>Guatemala, Belize, and Honduras</w:t>
      </w:r>
      <w:r w:rsidR="00D62FAF">
        <w:rPr>
          <w:rFonts w:ascii="Times New Roman" w:eastAsia="Cambria" w:hAnsi="Times New Roman"/>
        </w:rPr>
        <w:t xml:space="preserve"> (</w:t>
      </w:r>
      <w:r w:rsidR="00D62FAF" w:rsidRPr="000E6D1F">
        <w:rPr>
          <w:rFonts w:ascii="Times New Roman" w:eastAsia="Cambria" w:hAnsi="Times New Roman"/>
          <w:i/>
        </w:rPr>
        <w:t>n</w:t>
      </w:r>
      <w:r w:rsidR="00D62FAF">
        <w:rPr>
          <w:rFonts w:ascii="Times New Roman" w:eastAsia="Cambria" w:hAnsi="Times New Roman"/>
        </w:rPr>
        <w:t xml:space="preserve"> = 72), (b) </w:t>
      </w:r>
      <w:r w:rsidR="00832B51" w:rsidRPr="001F38BF">
        <w:rPr>
          <w:rFonts w:ascii="Times New Roman" w:eastAsia="Cambria" w:hAnsi="Times New Roman"/>
        </w:rPr>
        <w:t>Honduras and Costa Rica</w:t>
      </w:r>
      <w:r w:rsidR="00832B51">
        <w:rPr>
          <w:rFonts w:ascii="Times New Roman" w:eastAsia="Cambria" w:hAnsi="Times New Roman"/>
        </w:rPr>
        <w:t xml:space="preserve"> (</w:t>
      </w:r>
      <w:r w:rsidR="00832B51" w:rsidRPr="000E6D1F">
        <w:rPr>
          <w:rFonts w:ascii="Times New Roman" w:eastAsia="Cambria" w:hAnsi="Times New Roman"/>
          <w:i/>
        </w:rPr>
        <w:t>n</w:t>
      </w:r>
      <w:r w:rsidR="00832B51">
        <w:rPr>
          <w:rFonts w:ascii="Times New Roman" w:eastAsia="Cambria" w:hAnsi="Times New Roman"/>
        </w:rPr>
        <w:t xml:space="preserve"> = 43), </w:t>
      </w:r>
      <w:r w:rsidRPr="001F38BF">
        <w:rPr>
          <w:rFonts w:ascii="Times New Roman" w:eastAsia="Cambria" w:hAnsi="Times New Roman"/>
        </w:rPr>
        <w:t>(</w:t>
      </w:r>
      <w:r w:rsidR="00832B51">
        <w:rPr>
          <w:rFonts w:ascii="Times New Roman" w:eastAsia="Cambria" w:hAnsi="Times New Roman"/>
        </w:rPr>
        <w:t>c</w:t>
      </w:r>
      <w:r w:rsidRPr="001F38BF">
        <w:rPr>
          <w:rFonts w:ascii="Times New Roman" w:eastAsia="Cambria" w:hAnsi="Times New Roman"/>
        </w:rPr>
        <w:t>) Guatemala and Belize</w:t>
      </w:r>
      <w:r>
        <w:rPr>
          <w:rFonts w:ascii="Times New Roman" w:eastAsia="Cambria" w:hAnsi="Times New Roman"/>
        </w:rPr>
        <w:t xml:space="preserve"> (</w:t>
      </w:r>
      <w:r w:rsidRPr="000E6D1F">
        <w:rPr>
          <w:rFonts w:ascii="Times New Roman" w:eastAsia="Cambria" w:hAnsi="Times New Roman"/>
          <w:i/>
        </w:rPr>
        <w:t>n</w:t>
      </w:r>
      <w:r w:rsidR="00D222BE">
        <w:rPr>
          <w:rFonts w:ascii="Times New Roman" w:eastAsia="Cambria" w:hAnsi="Times New Roman"/>
        </w:rPr>
        <w:t xml:space="preserve"> = 65</w:t>
      </w:r>
      <w:r>
        <w:rPr>
          <w:rFonts w:ascii="Times New Roman" w:eastAsia="Cambria" w:hAnsi="Times New Roman"/>
        </w:rPr>
        <w:t>)</w:t>
      </w:r>
      <w:r w:rsidRPr="001F38BF">
        <w:rPr>
          <w:rFonts w:ascii="Times New Roman" w:eastAsia="Cambria" w:hAnsi="Times New Roman"/>
        </w:rPr>
        <w:t xml:space="preserve">, </w:t>
      </w:r>
      <w:r>
        <w:rPr>
          <w:rFonts w:ascii="Times New Roman" w:eastAsia="Cambria" w:hAnsi="Times New Roman"/>
        </w:rPr>
        <w:t>and (</w:t>
      </w:r>
      <w:r w:rsidR="007A4005">
        <w:rPr>
          <w:rFonts w:ascii="Times New Roman" w:eastAsia="Cambria" w:hAnsi="Times New Roman"/>
        </w:rPr>
        <w:t>d</w:t>
      </w:r>
      <w:r>
        <w:rPr>
          <w:rFonts w:ascii="Times New Roman" w:eastAsia="Cambria" w:hAnsi="Times New Roman"/>
        </w:rPr>
        <w:t>) Costa Rica (</w:t>
      </w:r>
      <w:r w:rsidRPr="0014324E">
        <w:rPr>
          <w:rFonts w:ascii="Times New Roman" w:eastAsia="Cambria" w:hAnsi="Times New Roman"/>
          <w:i/>
        </w:rPr>
        <w:t>n</w:t>
      </w:r>
      <w:r>
        <w:rPr>
          <w:rFonts w:ascii="Times New Roman" w:eastAsia="Cambria" w:hAnsi="Times New Roman"/>
        </w:rPr>
        <w:t xml:space="preserve"> = 36).</w:t>
      </w:r>
      <w:r w:rsidRPr="001F38BF">
        <w:rPr>
          <w:rFonts w:ascii="Times New Roman" w:eastAsia="Cambria" w:hAnsi="Times New Roman"/>
        </w:rPr>
        <w:t xml:space="preserve"> SD, standard deviation; L’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>), mean rate of change of the likelihood distribution (B); |L”(</w:t>
      </w:r>
      <w:r w:rsidRPr="001F38BF">
        <w:rPr>
          <w:rFonts w:ascii="Times New Roman" w:eastAsia="Cambria" w:hAnsi="Times New Roman"/>
          <w:i/>
        </w:rPr>
        <w:t>K</w:t>
      </w:r>
      <w:r w:rsidRPr="001F38BF">
        <w:rPr>
          <w:rFonts w:ascii="Times New Roman" w:eastAsia="Cambria" w:hAnsi="Times New Roman"/>
        </w:rPr>
        <w:t>)|, absolute value of the 2</w:t>
      </w:r>
      <w:r w:rsidRPr="001F38BF">
        <w:rPr>
          <w:rFonts w:ascii="Times New Roman" w:eastAsia="Cambria" w:hAnsi="Times New Roman"/>
          <w:vertAlign w:val="superscript"/>
        </w:rPr>
        <w:t>nd</w:t>
      </w:r>
      <w:r w:rsidRPr="001F38BF">
        <w:rPr>
          <w:rFonts w:ascii="Times New Roman" w:eastAsia="Cambria" w:hAnsi="Times New Roman"/>
        </w:rPr>
        <w:t xml:space="preserve"> order rate of change of the likelihood distribution (C).</w:t>
      </w:r>
    </w:p>
    <w:p w14:paraId="46BA4105" w14:textId="77777777" w:rsidR="00423F7E" w:rsidRDefault="00423F7E" w:rsidP="005849CC">
      <w:pPr>
        <w:rPr>
          <w:rFonts w:ascii="Times New Roman" w:hAnsi="Times New Roman"/>
        </w:rPr>
      </w:pPr>
    </w:p>
    <w:p w14:paraId="725D2A5D" w14:textId="77777777" w:rsidR="00423F7E" w:rsidRDefault="00423F7E" w:rsidP="005849CC">
      <w:pPr>
        <w:rPr>
          <w:rFonts w:ascii="Times New Roman" w:hAnsi="Times New Roman"/>
        </w:rPr>
      </w:pPr>
    </w:p>
    <w:p w14:paraId="7B2F31E9" w14:textId="77777777" w:rsidR="00423F7E" w:rsidRDefault="00423F7E" w:rsidP="005849CC">
      <w:pPr>
        <w:rPr>
          <w:rFonts w:ascii="Times New Roman" w:hAnsi="Times New Roman"/>
        </w:rPr>
      </w:pPr>
    </w:p>
    <w:p w14:paraId="5C9AA8DC" w14:textId="77777777" w:rsidR="00423F7E" w:rsidRDefault="00423F7E" w:rsidP="005849CC">
      <w:pPr>
        <w:rPr>
          <w:rFonts w:ascii="Times New Roman" w:hAnsi="Times New Roman"/>
        </w:rPr>
      </w:pPr>
    </w:p>
    <w:p w14:paraId="344CEB72" w14:textId="77777777" w:rsidR="00423F7E" w:rsidRDefault="00423F7E" w:rsidP="005849CC">
      <w:pPr>
        <w:rPr>
          <w:rFonts w:ascii="Times New Roman" w:hAnsi="Times New Roman"/>
        </w:rPr>
      </w:pPr>
    </w:p>
    <w:p w14:paraId="05F140FF" w14:textId="77777777" w:rsidR="00423F7E" w:rsidRDefault="00423F7E" w:rsidP="005849CC">
      <w:pPr>
        <w:rPr>
          <w:rFonts w:ascii="Times New Roman" w:hAnsi="Times New Roman"/>
        </w:rPr>
      </w:pPr>
    </w:p>
    <w:p w14:paraId="13571C2E" w14:textId="77777777" w:rsidR="00423F7E" w:rsidRDefault="00423F7E" w:rsidP="005849CC">
      <w:pPr>
        <w:rPr>
          <w:rFonts w:ascii="Times New Roman" w:hAnsi="Times New Roman"/>
        </w:rPr>
      </w:pPr>
    </w:p>
    <w:p w14:paraId="0FE0C444" w14:textId="77777777" w:rsidR="00423F7E" w:rsidRDefault="00423F7E" w:rsidP="005849CC">
      <w:pPr>
        <w:rPr>
          <w:rFonts w:ascii="Times New Roman" w:hAnsi="Times New Roman"/>
        </w:rPr>
      </w:pPr>
    </w:p>
    <w:p w14:paraId="3CD616FB" w14:textId="77777777" w:rsidR="00423F7E" w:rsidRDefault="00423F7E" w:rsidP="005849CC">
      <w:pPr>
        <w:rPr>
          <w:rFonts w:ascii="Times New Roman" w:hAnsi="Times New Roman"/>
        </w:rPr>
      </w:pPr>
    </w:p>
    <w:p w14:paraId="7C3C7073" w14:textId="77777777" w:rsidR="00423F7E" w:rsidRDefault="00423F7E" w:rsidP="005849CC">
      <w:pPr>
        <w:rPr>
          <w:rFonts w:ascii="Times New Roman" w:hAnsi="Times New Roman"/>
        </w:rPr>
      </w:pPr>
    </w:p>
    <w:p w14:paraId="35B2E0BE" w14:textId="77777777" w:rsidR="00423F7E" w:rsidRDefault="00423F7E" w:rsidP="005849CC">
      <w:pPr>
        <w:rPr>
          <w:rFonts w:ascii="Times New Roman" w:hAnsi="Times New Roman"/>
        </w:rPr>
      </w:pPr>
    </w:p>
    <w:p w14:paraId="2A64A155" w14:textId="77777777" w:rsidR="00423F7E" w:rsidRDefault="00423F7E" w:rsidP="005849CC">
      <w:pPr>
        <w:rPr>
          <w:rFonts w:ascii="Times New Roman" w:hAnsi="Times New Roman"/>
        </w:rPr>
      </w:pPr>
    </w:p>
    <w:p w14:paraId="718DF837" w14:textId="77777777" w:rsidR="00423F7E" w:rsidRDefault="00423F7E" w:rsidP="005849CC">
      <w:pPr>
        <w:rPr>
          <w:rFonts w:ascii="Times New Roman" w:hAnsi="Times New Roman"/>
        </w:rPr>
      </w:pPr>
    </w:p>
    <w:p w14:paraId="6E785AFA" w14:textId="77777777" w:rsidR="00423F7E" w:rsidRDefault="00423F7E" w:rsidP="005849CC">
      <w:pPr>
        <w:rPr>
          <w:rFonts w:ascii="Times New Roman" w:hAnsi="Times New Roman"/>
        </w:rPr>
      </w:pPr>
    </w:p>
    <w:p w14:paraId="1A47128C" w14:textId="77777777" w:rsidR="00423F7E" w:rsidRDefault="00423F7E" w:rsidP="005849CC">
      <w:pPr>
        <w:rPr>
          <w:rFonts w:ascii="Times New Roman" w:hAnsi="Times New Roman"/>
        </w:rPr>
      </w:pPr>
    </w:p>
    <w:p w14:paraId="339F43BA" w14:textId="77777777" w:rsidR="00423F7E" w:rsidRDefault="00423F7E" w:rsidP="005849CC">
      <w:pPr>
        <w:rPr>
          <w:rFonts w:ascii="Times New Roman" w:hAnsi="Times New Roman"/>
        </w:rPr>
      </w:pPr>
    </w:p>
    <w:p w14:paraId="7FF5F941" w14:textId="77777777" w:rsidR="00423F7E" w:rsidRDefault="00423F7E" w:rsidP="005849CC">
      <w:pPr>
        <w:rPr>
          <w:rFonts w:ascii="Times New Roman" w:hAnsi="Times New Roman"/>
        </w:rPr>
      </w:pPr>
    </w:p>
    <w:p w14:paraId="1A6825C8" w14:textId="77777777" w:rsidR="00423F7E" w:rsidRDefault="00423F7E" w:rsidP="005849CC">
      <w:pPr>
        <w:rPr>
          <w:rFonts w:ascii="Times New Roman" w:hAnsi="Times New Roman"/>
        </w:rPr>
      </w:pPr>
    </w:p>
    <w:p w14:paraId="287E242D" w14:textId="77777777" w:rsidR="00423F7E" w:rsidRDefault="00423F7E" w:rsidP="005849CC">
      <w:pPr>
        <w:rPr>
          <w:rFonts w:ascii="Times New Roman" w:hAnsi="Times New Roman"/>
        </w:rPr>
      </w:pPr>
    </w:p>
    <w:p w14:paraId="0A3EA6DF" w14:textId="77777777" w:rsidR="00423F7E" w:rsidRDefault="00423F7E" w:rsidP="005849CC">
      <w:pPr>
        <w:rPr>
          <w:rFonts w:ascii="Times New Roman" w:hAnsi="Times New Roman"/>
        </w:rPr>
      </w:pPr>
    </w:p>
    <w:p w14:paraId="2094684B" w14:textId="77777777" w:rsidR="00423F7E" w:rsidRDefault="00423F7E" w:rsidP="005849CC">
      <w:pPr>
        <w:rPr>
          <w:rFonts w:ascii="Times New Roman" w:hAnsi="Times New Roman"/>
        </w:rPr>
      </w:pPr>
    </w:p>
    <w:p w14:paraId="7871D052" w14:textId="77777777" w:rsidR="00423F7E" w:rsidRDefault="00423F7E" w:rsidP="005849CC">
      <w:pPr>
        <w:rPr>
          <w:rFonts w:ascii="Times New Roman" w:hAnsi="Times New Roman"/>
        </w:rPr>
      </w:pPr>
    </w:p>
    <w:p w14:paraId="4151DA24" w14:textId="77777777" w:rsidR="00423F7E" w:rsidRDefault="00423F7E" w:rsidP="005849CC">
      <w:pPr>
        <w:rPr>
          <w:rFonts w:ascii="Times New Roman" w:hAnsi="Times New Roman"/>
        </w:rPr>
      </w:pPr>
    </w:p>
    <w:p w14:paraId="7C2A76C2" w14:textId="77777777" w:rsidR="00423F7E" w:rsidRDefault="00423F7E" w:rsidP="005849CC">
      <w:pPr>
        <w:rPr>
          <w:rFonts w:ascii="Times New Roman" w:hAnsi="Times New Roman"/>
        </w:rPr>
      </w:pPr>
    </w:p>
    <w:p w14:paraId="3E73110F" w14:textId="77777777" w:rsidR="00114D5F" w:rsidRDefault="00114D5F" w:rsidP="005849CC">
      <w:pPr>
        <w:rPr>
          <w:rFonts w:ascii="Times New Roman" w:hAnsi="Times New Roman"/>
        </w:rPr>
      </w:pPr>
    </w:p>
    <w:p w14:paraId="5F624AA2" w14:textId="77777777" w:rsidR="00114D5F" w:rsidRDefault="00114D5F" w:rsidP="005849CC">
      <w:pPr>
        <w:rPr>
          <w:rFonts w:ascii="Times New Roman" w:hAnsi="Times New Roman"/>
        </w:rPr>
      </w:pPr>
    </w:p>
    <w:p w14:paraId="58D60F0D" w14:textId="77777777" w:rsidR="00114D5F" w:rsidRDefault="00114D5F" w:rsidP="005849CC">
      <w:pPr>
        <w:rPr>
          <w:rFonts w:ascii="Times New Roman" w:hAnsi="Times New Roman"/>
        </w:rPr>
      </w:pPr>
    </w:p>
    <w:p w14:paraId="270C5CA3" w14:textId="77777777" w:rsidR="00114D5F" w:rsidRDefault="00114D5F" w:rsidP="005849CC">
      <w:pPr>
        <w:rPr>
          <w:rFonts w:ascii="Times New Roman" w:hAnsi="Times New Roman"/>
        </w:rPr>
      </w:pPr>
    </w:p>
    <w:p w14:paraId="094F3490" w14:textId="036AD357" w:rsidR="00170666" w:rsidRPr="00B2346C" w:rsidRDefault="00114D5F" w:rsidP="005849CC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(a)</w:t>
      </w:r>
    </w:p>
    <w:p w14:paraId="11CD72F0" w14:textId="1A8CF736" w:rsidR="003D0CC3" w:rsidRDefault="003D0CC3" w:rsidP="005849CC">
      <w:pPr>
        <w:rPr>
          <w:rFonts w:ascii="Times New Roman" w:hAnsi="Times New Roman"/>
        </w:rPr>
      </w:pPr>
    </w:p>
    <w:p w14:paraId="1CB9CA58" w14:textId="23731C84" w:rsidR="00F43ECA" w:rsidRDefault="00F43ECA" w:rsidP="005849CC">
      <w:pPr>
        <w:rPr>
          <w:rFonts w:ascii="Times New Roman" w:hAnsi="Times New Roman"/>
        </w:rPr>
      </w:pPr>
    </w:p>
    <w:p w14:paraId="1E94666A" w14:textId="28190F83" w:rsidR="00F43ECA" w:rsidRDefault="00170666" w:rsidP="005849CC">
      <w:pPr>
        <w:rPr>
          <w:rFonts w:ascii="Times New Roman" w:hAnsi="Times New Roman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239140FA" wp14:editId="29637296">
            <wp:simplePos x="0" y="0"/>
            <wp:positionH relativeFrom="column">
              <wp:posOffset>0</wp:posOffset>
            </wp:positionH>
            <wp:positionV relativeFrom="paragraph">
              <wp:posOffset>160020</wp:posOffset>
            </wp:positionV>
            <wp:extent cx="5466715" cy="5466715"/>
            <wp:effectExtent l="0" t="0" r="0" b="0"/>
            <wp:wrapNone/>
            <wp:docPr id="7" name="Picture 7" descr="Macintosh HD:Users:Claudia:Documents:Projects:AMNH_Jaguar_Central America:Final Files_April 2016:Graphs:STRUCTURE_Graphs:GTA_BZ_HON:Evano_plo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Claudia:Documents:Projects:AMNH_Jaguar_Central America:Final Files_April 2016:Graphs:STRUCTURE_Graphs:GTA_BZ_HON:Evano_plot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6715" cy="5466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E29BF2F" w14:textId="77777777" w:rsidR="00F43ECA" w:rsidRDefault="00F43ECA" w:rsidP="005849CC">
      <w:pPr>
        <w:rPr>
          <w:rFonts w:ascii="Times New Roman" w:hAnsi="Times New Roman"/>
        </w:rPr>
      </w:pPr>
    </w:p>
    <w:p w14:paraId="62983D46" w14:textId="77777777" w:rsidR="00F43ECA" w:rsidRDefault="00F43ECA" w:rsidP="005849CC">
      <w:pPr>
        <w:rPr>
          <w:rFonts w:ascii="Times New Roman" w:hAnsi="Times New Roman"/>
        </w:rPr>
      </w:pPr>
    </w:p>
    <w:p w14:paraId="0573800C" w14:textId="77777777" w:rsidR="00F43ECA" w:rsidRDefault="00F43ECA" w:rsidP="005849CC">
      <w:pPr>
        <w:rPr>
          <w:rFonts w:ascii="Times New Roman" w:hAnsi="Times New Roman"/>
        </w:rPr>
      </w:pPr>
    </w:p>
    <w:p w14:paraId="3B040920" w14:textId="77777777" w:rsidR="00F43ECA" w:rsidRDefault="00F43ECA" w:rsidP="005849CC">
      <w:pPr>
        <w:rPr>
          <w:rFonts w:ascii="Times New Roman" w:hAnsi="Times New Roman"/>
        </w:rPr>
      </w:pPr>
    </w:p>
    <w:p w14:paraId="24DEF661" w14:textId="77777777" w:rsidR="00F43ECA" w:rsidRDefault="00F43ECA" w:rsidP="005849CC">
      <w:pPr>
        <w:rPr>
          <w:rFonts w:ascii="Times New Roman" w:hAnsi="Times New Roman"/>
        </w:rPr>
      </w:pPr>
    </w:p>
    <w:p w14:paraId="265A727A" w14:textId="77777777" w:rsidR="00B119C4" w:rsidRDefault="00B119C4" w:rsidP="005849CC">
      <w:pPr>
        <w:rPr>
          <w:rFonts w:ascii="Times New Roman" w:hAnsi="Times New Roman"/>
        </w:rPr>
      </w:pPr>
    </w:p>
    <w:p w14:paraId="76E67F7E" w14:textId="454BAEB4" w:rsidR="00B119C4" w:rsidRDefault="00B119C4" w:rsidP="005849CC">
      <w:pPr>
        <w:rPr>
          <w:rFonts w:ascii="Times New Roman" w:hAnsi="Times New Roman"/>
        </w:rPr>
      </w:pPr>
    </w:p>
    <w:p w14:paraId="2C8B6272" w14:textId="77777777" w:rsidR="00F43ECA" w:rsidRDefault="00F43ECA" w:rsidP="005849CC">
      <w:pPr>
        <w:rPr>
          <w:rFonts w:ascii="Times New Roman" w:hAnsi="Times New Roman"/>
        </w:rPr>
      </w:pPr>
    </w:p>
    <w:p w14:paraId="7A4C8188" w14:textId="77777777" w:rsidR="00F43ECA" w:rsidRDefault="00F43ECA" w:rsidP="005849CC">
      <w:pPr>
        <w:rPr>
          <w:rFonts w:ascii="Times New Roman" w:hAnsi="Times New Roman"/>
        </w:rPr>
      </w:pPr>
    </w:p>
    <w:p w14:paraId="6412419B" w14:textId="77777777" w:rsidR="00F43ECA" w:rsidRDefault="00F43ECA" w:rsidP="005849CC">
      <w:pPr>
        <w:rPr>
          <w:rFonts w:ascii="Times New Roman" w:hAnsi="Times New Roman"/>
        </w:rPr>
      </w:pPr>
    </w:p>
    <w:p w14:paraId="2B6BB33F" w14:textId="3ED9D516" w:rsidR="00F43ECA" w:rsidRDefault="00F43ECA" w:rsidP="005849CC">
      <w:pPr>
        <w:rPr>
          <w:rFonts w:ascii="Times New Roman" w:hAnsi="Times New Roman"/>
        </w:rPr>
      </w:pPr>
    </w:p>
    <w:p w14:paraId="5DC84CDB" w14:textId="77777777" w:rsidR="00F43ECA" w:rsidRDefault="00F43ECA" w:rsidP="005849CC">
      <w:pPr>
        <w:rPr>
          <w:rFonts w:ascii="Times New Roman" w:hAnsi="Times New Roman"/>
        </w:rPr>
      </w:pPr>
    </w:p>
    <w:p w14:paraId="683946A5" w14:textId="77777777" w:rsidR="00F43ECA" w:rsidRDefault="00F43ECA" w:rsidP="005849CC">
      <w:pPr>
        <w:rPr>
          <w:rFonts w:ascii="Times New Roman" w:hAnsi="Times New Roman"/>
        </w:rPr>
      </w:pPr>
    </w:p>
    <w:p w14:paraId="78582704" w14:textId="77777777" w:rsidR="00F43ECA" w:rsidRDefault="00F43ECA" w:rsidP="005849CC">
      <w:pPr>
        <w:rPr>
          <w:rFonts w:ascii="Times New Roman" w:hAnsi="Times New Roman"/>
        </w:rPr>
      </w:pPr>
    </w:p>
    <w:p w14:paraId="68DDC70D" w14:textId="77777777" w:rsidR="00F43ECA" w:rsidRPr="003D0CC3" w:rsidRDefault="00F43ECA" w:rsidP="005849CC">
      <w:pPr>
        <w:rPr>
          <w:rFonts w:ascii="Times New Roman" w:hAnsi="Times New Roman"/>
        </w:rPr>
      </w:pPr>
    </w:p>
    <w:p w14:paraId="2B9AC759" w14:textId="7ACC026C" w:rsidR="00B2346C" w:rsidRDefault="00B2346C" w:rsidP="005849CC"/>
    <w:p w14:paraId="6BDE5D6C" w14:textId="77777777" w:rsidR="00B2346C" w:rsidRDefault="00B2346C" w:rsidP="005849CC"/>
    <w:p w14:paraId="4CB2EC00" w14:textId="77777777" w:rsidR="00B2346C" w:rsidRDefault="00B2346C" w:rsidP="005849CC"/>
    <w:p w14:paraId="071487E8" w14:textId="77777777" w:rsidR="00B2346C" w:rsidRDefault="00B2346C" w:rsidP="005849CC"/>
    <w:p w14:paraId="39AE82D5" w14:textId="77777777" w:rsidR="00B2346C" w:rsidRDefault="00B2346C" w:rsidP="005849CC"/>
    <w:p w14:paraId="76DDFE04" w14:textId="77777777" w:rsidR="00B2346C" w:rsidRDefault="00B2346C" w:rsidP="005849CC"/>
    <w:p w14:paraId="3D66DB16" w14:textId="77777777" w:rsidR="00B2346C" w:rsidRDefault="00B2346C" w:rsidP="005849CC"/>
    <w:p w14:paraId="2DEFA9BE" w14:textId="77777777" w:rsidR="00B2346C" w:rsidRDefault="00B2346C" w:rsidP="005849CC"/>
    <w:p w14:paraId="5E4FB430" w14:textId="77777777" w:rsidR="00B2346C" w:rsidRDefault="00B2346C" w:rsidP="005849CC"/>
    <w:p w14:paraId="32C0914C" w14:textId="77777777" w:rsidR="00B2346C" w:rsidRDefault="00B2346C" w:rsidP="005849CC"/>
    <w:p w14:paraId="2092CDC1" w14:textId="77777777" w:rsidR="00B2346C" w:rsidRDefault="00B2346C" w:rsidP="005849CC"/>
    <w:p w14:paraId="3AEC20FB" w14:textId="77777777" w:rsidR="00B2346C" w:rsidRDefault="00B2346C" w:rsidP="005849CC"/>
    <w:p w14:paraId="0FBA1C0C" w14:textId="77777777" w:rsidR="00B2346C" w:rsidRDefault="00B2346C" w:rsidP="005849CC"/>
    <w:p w14:paraId="71D2AA2F" w14:textId="77777777" w:rsidR="00B2346C" w:rsidRDefault="00B2346C" w:rsidP="005849CC"/>
    <w:p w14:paraId="39D7C543" w14:textId="77777777" w:rsidR="00B2346C" w:rsidRDefault="00B2346C" w:rsidP="005849CC"/>
    <w:p w14:paraId="25B75C4E" w14:textId="77777777" w:rsidR="00B2346C" w:rsidRDefault="00B2346C" w:rsidP="005849CC"/>
    <w:p w14:paraId="065CE253" w14:textId="77777777" w:rsidR="00B2346C" w:rsidRDefault="00B2346C" w:rsidP="005849CC"/>
    <w:p w14:paraId="3463304B" w14:textId="77777777" w:rsidR="00B2346C" w:rsidRDefault="00B2346C" w:rsidP="005849CC"/>
    <w:p w14:paraId="5C40722E" w14:textId="77777777" w:rsidR="00B2346C" w:rsidRDefault="00B2346C" w:rsidP="005849CC"/>
    <w:p w14:paraId="2F692CBF" w14:textId="77777777" w:rsidR="00B2346C" w:rsidRDefault="00B2346C" w:rsidP="005849CC"/>
    <w:p w14:paraId="70E673A6" w14:textId="77777777" w:rsidR="00B2346C" w:rsidRDefault="00B2346C" w:rsidP="005849CC"/>
    <w:p w14:paraId="53EFA675" w14:textId="77777777" w:rsidR="00B2346C" w:rsidRDefault="00B2346C" w:rsidP="005849CC"/>
    <w:p w14:paraId="2BD1B9C9" w14:textId="77777777" w:rsidR="00B2346C" w:rsidRDefault="00B2346C" w:rsidP="005849CC"/>
    <w:p w14:paraId="27D12159" w14:textId="77777777" w:rsidR="00B2346C" w:rsidRDefault="00B2346C" w:rsidP="005849CC"/>
    <w:p w14:paraId="1CF91832" w14:textId="77777777" w:rsidR="00B2346C" w:rsidRDefault="00B2346C" w:rsidP="005849CC"/>
    <w:p w14:paraId="1B21E6DF" w14:textId="77777777" w:rsidR="00B2346C" w:rsidRDefault="00B2346C" w:rsidP="005849CC"/>
    <w:p w14:paraId="2C412497" w14:textId="77777777" w:rsidR="00170666" w:rsidRDefault="00170666" w:rsidP="005849CC"/>
    <w:p w14:paraId="108111BC" w14:textId="6129C58F" w:rsidR="00B2346C" w:rsidRPr="00B2346C" w:rsidRDefault="00B2346C" w:rsidP="005849CC">
      <w:pPr>
        <w:rPr>
          <w:rFonts w:ascii="Times New Roman" w:hAnsi="Times New Roman"/>
        </w:rPr>
      </w:pPr>
      <w:r w:rsidRPr="00B2346C">
        <w:rPr>
          <w:rFonts w:ascii="Times New Roman" w:hAnsi="Times New Roman"/>
        </w:rPr>
        <w:t>(</w:t>
      </w:r>
      <w:r w:rsidR="00832B51">
        <w:rPr>
          <w:rFonts w:ascii="Times New Roman" w:hAnsi="Times New Roman"/>
        </w:rPr>
        <w:t>b</w:t>
      </w:r>
      <w:r w:rsidRPr="00B2346C">
        <w:rPr>
          <w:rFonts w:ascii="Times New Roman" w:hAnsi="Times New Roman"/>
        </w:rPr>
        <w:t>)</w:t>
      </w:r>
    </w:p>
    <w:p w14:paraId="42921E88" w14:textId="77777777" w:rsidR="00B2346C" w:rsidRDefault="00B2346C" w:rsidP="005849CC"/>
    <w:p w14:paraId="796DF69D" w14:textId="41DE105A" w:rsidR="00B119C4" w:rsidRDefault="00B119C4" w:rsidP="005849CC"/>
    <w:p w14:paraId="6AD8CA6B" w14:textId="343A67C1" w:rsidR="00B2346C" w:rsidRDefault="00FD017E" w:rsidP="005849CC">
      <w:r>
        <w:rPr>
          <w:noProof/>
        </w:rPr>
        <w:drawing>
          <wp:anchor distT="0" distB="0" distL="114300" distR="114300" simplePos="0" relativeHeight="251666432" behindDoc="0" locked="0" layoutInCell="1" allowOverlap="1" wp14:anchorId="52731B67" wp14:editId="4AD24490">
            <wp:simplePos x="0" y="0"/>
            <wp:positionH relativeFrom="column">
              <wp:posOffset>0</wp:posOffset>
            </wp:positionH>
            <wp:positionV relativeFrom="paragraph">
              <wp:posOffset>153035</wp:posOffset>
            </wp:positionV>
            <wp:extent cx="5466715" cy="5466715"/>
            <wp:effectExtent l="0" t="0" r="0" b="0"/>
            <wp:wrapNone/>
            <wp:docPr id="8" name="Picture 8" descr="Macintosh HD:Users:Claudia:Documents:Projects:AMNH_Jaguar_Central America:Final Files_April 2016:Graphs:STRUCTURE_Graphs:HON_CR:Evano_plo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Claudia:Documents:Projects:AMNH_Jaguar_Central America:Final Files_April 2016:Graphs:STRUCTURE_Graphs:HON_CR:Evano_plot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6715" cy="5466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DA6BAD" w14:textId="77777777" w:rsidR="00B2346C" w:rsidRDefault="00B2346C" w:rsidP="005849CC"/>
    <w:p w14:paraId="6B61889D" w14:textId="77777777" w:rsidR="00B2346C" w:rsidRDefault="00B2346C" w:rsidP="005849CC"/>
    <w:p w14:paraId="17C2D4CA" w14:textId="77777777" w:rsidR="00B2346C" w:rsidRDefault="00B2346C" w:rsidP="005849CC"/>
    <w:p w14:paraId="286A16A3" w14:textId="77777777" w:rsidR="00B2346C" w:rsidRDefault="00B2346C" w:rsidP="005849CC"/>
    <w:p w14:paraId="08F3291C" w14:textId="77777777" w:rsidR="00B2346C" w:rsidRDefault="00B2346C" w:rsidP="005849CC"/>
    <w:p w14:paraId="737CCBFE" w14:textId="77777777" w:rsidR="00B2346C" w:rsidRDefault="00B2346C" w:rsidP="005849CC"/>
    <w:p w14:paraId="15AAD1A7" w14:textId="77777777" w:rsidR="00B2346C" w:rsidRDefault="00B2346C" w:rsidP="005849CC"/>
    <w:p w14:paraId="5539A93E" w14:textId="77777777" w:rsidR="00B2346C" w:rsidRDefault="00B2346C" w:rsidP="005849CC"/>
    <w:p w14:paraId="201E847F" w14:textId="77777777" w:rsidR="00B2346C" w:rsidRDefault="00B2346C" w:rsidP="005849CC"/>
    <w:p w14:paraId="4DCDAEDD" w14:textId="77777777" w:rsidR="00B2346C" w:rsidRDefault="00B2346C" w:rsidP="005849CC"/>
    <w:p w14:paraId="66BA2D00" w14:textId="77777777" w:rsidR="00B2346C" w:rsidRDefault="00B2346C" w:rsidP="005849CC"/>
    <w:p w14:paraId="0F5D353D" w14:textId="77777777" w:rsidR="00B2346C" w:rsidRDefault="00B2346C" w:rsidP="005849CC"/>
    <w:p w14:paraId="05D02FA5" w14:textId="77777777" w:rsidR="00B2346C" w:rsidRDefault="00B2346C" w:rsidP="005849CC"/>
    <w:p w14:paraId="1EC06F30" w14:textId="77777777" w:rsidR="00B2346C" w:rsidRDefault="00B2346C" w:rsidP="005849CC"/>
    <w:p w14:paraId="57763849" w14:textId="77777777" w:rsidR="00B2346C" w:rsidRDefault="00B2346C" w:rsidP="005849CC"/>
    <w:p w14:paraId="6D5A3D08" w14:textId="77777777" w:rsidR="00B2346C" w:rsidRDefault="00B2346C" w:rsidP="005849CC"/>
    <w:p w14:paraId="39E4470E" w14:textId="77777777" w:rsidR="00B2346C" w:rsidRDefault="00B2346C" w:rsidP="005849CC"/>
    <w:p w14:paraId="0586B457" w14:textId="77777777" w:rsidR="00B2346C" w:rsidRDefault="00B2346C" w:rsidP="005849CC"/>
    <w:p w14:paraId="1BC10F53" w14:textId="77777777" w:rsidR="00B2346C" w:rsidRDefault="00B2346C" w:rsidP="005849CC"/>
    <w:p w14:paraId="5875B2F3" w14:textId="77777777" w:rsidR="00B2346C" w:rsidRDefault="00B2346C" w:rsidP="005849CC"/>
    <w:p w14:paraId="365EFF47" w14:textId="77777777" w:rsidR="00B2346C" w:rsidRDefault="00B2346C" w:rsidP="005849CC"/>
    <w:p w14:paraId="757408F4" w14:textId="77777777" w:rsidR="00B2346C" w:rsidRDefault="00B2346C" w:rsidP="005849CC"/>
    <w:p w14:paraId="7F886163" w14:textId="77777777" w:rsidR="00B2346C" w:rsidRDefault="00B2346C" w:rsidP="005849CC"/>
    <w:p w14:paraId="2E0D10C5" w14:textId="77777777" w:rsidR="00B2346C" w:rsidRDefault="00B2346C" w:rsidP="005849CC"/>
    <w:p w14:paraId="46492E82" w14:textId="77777777" w:rsidR="00B2346C" w:rsidRDefault="00B2346C" w:rsidP="005849CC"/>
    <w:p w14:paraId="0089FC02" w14:textId="77777777" w:rsidR="00B2346C" w:rsidRDefault="00B2346C" w:rsidP="005849CC"/>
    <w:p w14:paraId="489596D8" w14:textId="77777777" w:rsidR="00B2346C" w:rsidRDefault="00B2346C" w:rsidP="005849CC"/>
    <w:p w14:paraId="2DC8A633" w14:textId="77777777" w:rsidR="00B2346C" w:rsidRDefault="00B2346C" w:rsidP="005849CC"/>
    <w:p w14:paraId="059CCDA5" w14:textId="77777777" w:rsidR="00B2346C" w:rsidRDefault="00B2346C" w:rsidP="005849CC"/>
    <w:p w14:paraId="6B89E19F" w14:textId="77777777" w:rsidR="00B2346C" w:rsidRDefault="00B2346C" w:rsidP="005849CC"/>
    <w:p w14:paraId="23A170D2" w14:textId="77777777" w:rsidR="00B2346C" w:rsidRDefault="00B2346C" w:rsidP="005849CC"/>
    <w:p w14:paraId="0371FD09" w14:textId="77777777" w:rsidR="00B2346C" w:rsidRDefault="00B2346C" w:rsidP="005849CC"/>
    <w:p w14:paraId="47050674" w14:textId="77777777" w:rsidR="00B2346C" w:rsidRDefault="00B2346C" w:rsidP="005849CC"/>
    <w:p w14:paraId="26D57539" w14:textId="77777777" w:rsidR="00B2346C" w:rsidRDefault="00B2346C" w:rsidP="005849CC"/>
    <w:p w14:paraId="65FEC074" w14:textId="77777777" w:rsidR="00B2346C" w:rsidRDefault="00B2346C" w:rsidP="005849CC"/>
    <w:p w14:paraId="792A1D8B" w14:textId="77777777" w:rsidR="00B2346C" w:rsidRDefault="00B2346C" w:rsidP="005849CC"/>
    <w:p w14:paraId="5FBC63EA" w14:textId="77777777" w:rsidR="00B2346C" w:rsidRDefault="00B2346C" w:rsidP="005849CC"/>
    <w:p w14:paraId="5952031D" w14:textId="77777777" w:rsidR="00B2346C" w:rsidRDefault="00B2346C" w:rsidP="005849CC"/>
    <w:p w14:paraId="3A4E5A15" w14:textId="77777777" w:rsidR="00B2346C" w:rsidRDefault="00B2346C" w:rsidP="005849CC"/>
    <w:p w14:paraId="6AE2BCB4" w14:textId="77777777" w:rsidR="00B2346C" w:rsidRDefault="00B2346C" w:rsidP="005849CC"/>
    <w:p w14:paraId="13FDF011" w14:textId="77777777" w:rsidR="00E646D9" w:rsidRDefault="00E646D9" w:rsidP="005849CC">
      <w:pPr>
        <w:rPr>
          <w:rFonts w:ascii="Times New Roman" w:hAnsi="Times New Roman"/>
        </w:rPr>
      </w:pPr>
    </w:p>
    <w:p w14:paraId="0FEF71AE" w14:textId="77777777" w:rsidR="00E646D9" w:rsidRDefault="00E646D9" w:rsidP="005849CC">
      <w:pPr>
        <w:rPr>
          <w:rFonts w:ascii="Times New Roman" w:hAnsi="Times New Roman"/>
        </w:rPr>
      </w:pPr>
    </w:p>
    <w:p w14:paraId="5BDF715C" w14:textId="2CF49A8D" w:rsidR="00B2346C" w:rsidRPr="00B2346C" w:rsidRDefault="00B2346C" w:rsidP="005849CC">
      <w:pPr>
        <w:rPr>
          <w:rFonts w:ascii="Times New Roman" w:hAnsi="Times New Roman"/>
        </w:rPr>
      </w:pPr>
      <w:r w:rsidRPr="00B2346C">
        <w:rPr>
          <w:rFonts w:ascii="Times New Roman" w:hAnsi="Times New Roman"/>
        </w:rPr>
        <w:t>(</w:t>
      </w:r>
      <w:r w:rsidR="00832B51">
        <w:rPr>
          <w:rFonts w:ascii="Times New Roman" w:hAnsi="Times New Roman"/>
        </w:rPr>
        <w:t>c</w:t>
      </w:r>
      <w:r w:rsidRPr="00B2346C">
        <w:rPr>
          <w:rFonts w:ascii="Times New Roman" w:hAnsi="Times New Roman"/>
        </w:rPr>
        <w:t>)</w:t>
      </w:r>
    </w:p>
    <w:p w14:paraId="260CAB2B" w14:textId="77777777" w:rsidR="00B2346C" w:rsidRDefault="00B2346C" w:rsidP="005849CC"/>
    <w:p w14:paraId="0A9AEE02" w14:textId="12E13F0F" w:rsidR="00B119C4" w:rsidRDefault="00B119C4" w:rsidP="005849CC"/>
    <w:p w14:paraId="1A3547EB" w14:textId="1A9A8127" w:rsidR="00B2346C" w:rsidRDefault="00E646D9" w:rsidP="005849CC">
      <w:r>
        <w:rPr>
          <w:noProof/>
        </w:rPr>
        <w:drawing>
          <wp:anchor distT="0" distB="0" distL="114300" distR="114300" simplePos="0" relativeHeight="251668480" behindDoc="0" locked="0" layoutInCell="1" allowOverlap="1" wp14:anchorId="09301C08" wp14:editId="345965F3">
            <wp:simplePos x="0" y="0"/>
            <wp:positionH relativeFrom="column">
              <wp:posOffset>0</wp:posOffset>
            </wp:positionH>
            <wp:positionV relativeFrom="paragraph">
              <wp:posOffset>153035</wp:posOffset>
            </wp:positionV>
            <wp:extent cx="5466715" cy="5466715"/>
            <wp:effectExtent l="0" t="0" r="0" b="0"/>
            <wp:wrapNone/>
            <wp:docPr id="4" name="Picture 4" descr="Macintosh HD:Users:Claudia:Documents:Projects:AMNH_Jaguar_Central America:Final Files_April 2016:Graphs:STRUCTURE_Graphs:BZ_GTA:Evano_plot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Claudia:Documents:Projects:AMNH_Jaguar_Central America:Final Files_April 2016:Graphs:STRUCTURE_Graphs:BZ_GTA:Evano_plot.tif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6715" cy="5466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914B720" w14:textId="0C6505C1" w:rsidR="00B2346C" w:rsidRDefault="00B2346C" w:rsidP="005849CC"/>
    <w:p w14:paraId="7AC1F54D" w14:textId="77777777" w:rsidR="00B2346C" w:rsidRDefault="00B2346C" w:rsidP="005849CC"/>
    <w:p w14:paraId="64405D23" w14:textId="77777777" w:rsidR="009E17FF" w:rsidRDefault="009E17FF" w:rsidP="005849CC"/>
    <w:p w14:paraId="1441E9CD" w14:textId="77777777" w:rsidR="009E17FF" w:rsidRDefault="009E17FF" w:rsidP="005849CC"/>
    <w:p w14:paraId="3FB30808" w14:textId="77777777" w:rsidR="009E17FF" w:rsidRDefault="009E17FF" w:rsidP="005849CC"/>
    <w:p w14:paraId="5247FB57" w14:textId="77777777" w:rsidR="009E17FF" w:rsidRDefault="009E17FF" w:rsidP="005849CC"/>
    <w:p w14:paraId="2E8209AE" w14:textId="77777777" w:rsidR="009E17FF" w:rsidRDefault="009E17FF" w:rsidP="005849CC"/>
    <w:p w14:paraId="4DBA2037" w14:textId="77777777" w:rsidR="009E17FF" w:rsidRDefault="009E17FF" w:rsidP="005849CC"/>
    <w:p w14:paraId="7872CD2C" w14:textId="77777777" w:rsidR="009E17FF" w:rsidRDefault="009E17FF" w:rsidP="005849CC"/>
    <w:p w14:paraId="6736001A" w14:textId="77777777" w:rsidR="009E17FF" w:rsidRDefault="009E17FF" w:rsidP="005849CC"/>
    <w:p w14:paraId="1DAECDAC" w14:textId="77777777" w:rsidR="009E17FF" w:rsidRDefault="009E17FF" w:rsidP="005849CC"/>
    <w:p w14:paraId="56150C5C" w14:textId="77777777" w:rsidR="009E17FF" w:rsidRDefault="009E17FF" w:rsidP="005849CC"/>
    <w:p w14:paraId="00880D34" w14:textId="77777777" w:rsidR="009E17FF" w:rsidRDefault="009E17FF" w:rsidP="005849CC"/>
    <w:p w14:paraId="7E6F26F4" w14:textId="77777777" w:rsidR="009E17FF" w:rsidRDefault="009E17FF" w:rsidP="005849CC"/>
    <w:p w14:paraId="09365F26" w14:textId="77777777" w:rsidR="009E17FF" w:rsidRDefault="009E17FF" w:rsidP="005849CC"/>
    <w:p w14:paraId="05ECE13E" w14:textId="77777777" w:rsidR="009E17FF" w:rsidRDefault="009E17FF" w:rsidP="005849CC"/>
    <w:p w14:paraId="6B89AFFB" w14:textId="77777777" w:rsidR="009E17FF" w:rsidRDefault="009E17FF" w:rsidP="005849CC"/>
    <w:p w14:paraId="1C3133AF" w14:textId="77777777" w:rsidR="009E17FF" w:rsidRDefault="009E17FF" w:rsidP="005849CC"/>
    <w:p w14:paraId="26989206" w14:textId="77777777" w:rsidR="009E17FF" w:rsidRDefault="009E17FF" w:rsidP="005849CC"/>
    <w:p w14:paraId="4626B4AA" w14:textId="77777777" w:rsidR="009E17FF" w:rsidRDefault="009E17FF" w:rsidP="005849CC"/>
    <w:p w14:paraId="55EDB858" w14:textId="77777777" w:rsidR="009E17FF" w:rsidRDefault="009E17FF" w:rsidP="005849CC"/>
    <w:p w14:paraId="1BC5F8F7" w14:textId="77777777" w:rsidR="009E17FF" w:rsidRDefault="009E17FF" w:rsidP="005849CC"/>
    <w:p w14:paraId="14ECCBEA" w14:textId="77777777" w:rsidR="009E17FF" w:rsidRDefault="009E17FF" w:rsidP="005849CC"/>
    <w:p w14:paraId="5B577B9D" w14:textId="77777777" w:rsidR="009E17FF" w:rsidRDefault="009E17FF" w:rsidP="005849CC"/>
    <w:p w14:paraId="462E2B4C" w14:textId="77777777" w:rsidR="009E17FF" w:rsidRDefault="009E17FF" w:rsidP="005849CC"/>
    <w:p w14:paraId="743FE6B6" w14:textId="77777777" w:rsidR="009E17FF" w:rsidRDefault="009E17FF" w:rsidP="005849CC"/>
    <w:p w14:paraId="5282C7BB" w14:textId="77777777" w:rsidR="009E17FF" w:rsidRDefault="009E17FF" w:rsidP="005849CC"/>
    <w:p w14:paraId="7E353542" w14:textId="77777777" w:rsidR="009E17FF" w:rsidRDefault="009E17FF" w:rsidP="005849CC"/>
    <w:p w14:paraId="5A492D7F" w14:textId="77777777" w:rsidR="009E17FF" w:rsidRDefault="009E17FF" w:rsidP="005849CC"/>
    <w:p w14:paraId="4463392D" w14:textId="77777777" w:rsidR="009E17FF" w:rsidRDefault="009E17FF" w:rsidP="005849CC"/>
    <w:p w14:paraId="2D955D99" w14:textId="77777777" w:rsidR="009E17FF" w:rsidRDefault="009E17FF" w:rsidP="005849CC"/>
    <w:p w14:paraId="56347FC9" w14:textId="77777777" w:rsidR="009E17FF" w:rsidRDefault="009E17FF" w:rsidP="005849CC"/>
    <w:p w14:paraId="37172D9E" w14:textId="77777777" w:rsidR="009E17FF" w:rsidRDefault="009E17FF" w:rsidP="005849CC"/>
    <w:p w14:paraId="0F3DD9F2" w14:textId="77777777" w:rsidR="009E17FF" w:rsidRDefault="009E17FF" w:rsidP="005849CC"/>
    <w:p w14:paraId="52DEE0B2" w14:textId="77777777" w:rsidR="009E17FF" w:rsidRDefault="009E17FF" w:rsidP="005849CC"/>
    <w:p w14:paraId="4B5EE6F4" w14:textId="77777777" w:rsidR="009E17FF" w:rsidRDefault="009E17FF" w:rsidP="005849CC"/>
    <w:p w14:paraId="12CEF3C3" w14:textId="77777777" w:rsidR="009E17FF" w:rsidRDefault="009E17FF" w:rsidP="005849CC"/>
    <w:p w14:paraId="286A4081" w14:textId="77777777" w:rsidR="009E17FF" w:rsidRDefault="009E17FF" w:rsidP="005849CC"/>
    <w:p w14:paraId="0F396557" w14:textId="77777777" w:rsidR="009E17FF" w:rsidRDefault="009E17FF" w:rsidP="005849CC"/>
    <w:p w14:paraId="64A8D844" w14:textId="77777777" w:rsidR="00E646D9" w:rsidRDefault="00E646D9" w:rsidP="005849CC"/>
    <w:p w14:paraId="27F1713B" w14:textId="77777777" w:rsidR="009E17FF" w:rsidRDefault="009E17FF" w:rsidP="005849CC"/>
    <w:p w14:paraId="7491A7DE" w14:textId="77777777" w:rsidR="009E17FF" w:rsidRDefault="009E17FF" w:rsidP="005849CC"/>
    <w:p w14:paraId="12E1DBC6" w14:textId="3FAB24F7" w:rsidR="009E17FF" w:rsidRDefault="009E17FF" w:rsidP="005849CC">
      <w:pPr>
        <w:rPr>
          <w:rFonts w:ascii="Times New Roman" w:hAnsi="Times New Roman"/>
        </w:rPr>
      </w:pPr>
      <w:r w:rsidRPr="003F1B09">
        <w:rPr>
          <w:rFonts w:ascii="Times New Roman" w:hAnsi="Times New Roman"/>
        </w:rPr>
        <w:t>(</w:t>
      </w:r>
      <w:r w:rsidR="00832B51">
        <w:rPr>
          <w:rFonts w:ascii="Times New Roman" w:hAnsi="Times New Roman"/>
        </w:rPr>
        <w:t>d</w:t>
      </w:r>
      <w:r w:rsidRPr="003F1B09">
        <w:rPr>
          <w:rFonts w:ascii="Times New Roman" w:hAnsi="Times New Roman"/>
        </w:rPr>
        <w:t>)</w:t>
      </w:r>
    </w:p>
    <w:p w14:paraId="0E3F925A" w14:textId="77777777" w:rsidR="00BF1F22" w:rsidRDefault="00BF1F22" w:rsidP="005849CC">
      <w:pPr>
        <w:rPr>
          <w:rFonts w:ascii="Times New Roman" w:hAnsi="Times New Roman"/>
        </w:rPr>
      </w:pPr>
    </w:p>
    <w:p w14:paraId="183F929E" w14:textId="77777777" w:rsidR="00BF1F22" w:rsidRDefault="00BF1F22" w:rsidP="005849CC">
      <w:pPr>
        <w:rPr>
          <w:rFonts w:ascii="Times New Roman" w:hAnsi="Times New Roman"/>
        </w:rPr>
      </w:pPr>
    </w:p>
    <w:p w14:paraId="59E8852C" w14:textId="77777777" w:rsidR="00BF1F22" w:rsidRDefault="00BF1F22" w:rsidP="005849CC">
      <w:pPr>
        <w:rPr>
          <w:rFonts w:ascii="Times New Roman" w:hAnsi="Times New Roman"/>
        </w:rPr>
      </w:pPr>
    </w:p>
    <w:p w14:paraId="37DE469C" w14:textId="1BE74274" w:rsidR="00BF1F22" w:rsidRDefault="00BF1F22" w:rsidP="005849CC">
      <w:pPr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 wp14:anchorId="196E5C52" wp14:editId="311F0D3E">
            <wp:extent cx="5456767" cy="5456767"/>
            <wp:effectExtent l="0" t="0" r="444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vano_CR.png"/>
                    <pic:cNvPicPr/>
                  </pic:nvPicPr>
                  <pic:blipFill>
                    <a:blip r:embed="rId13">
                      <a:extLst>
                        <a:ext uri="{BEBA8EAE-BF5A-486C-A8C5-ECC9F3942E4B}">
                          <a14:imgProps xmlns:a14="http://schemas.microsoft.com/office/drawing/2010/main">
                            <a14:imgLayer r:embed="rId14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7593" cy="5457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47A630" w14:textId="77777777" w:rsidR="00BF1F22" w:rsidRDefault="00BF1F22" w:rsidP="005849CC">
      <w:pPr>
        <w:rPr>
          <w:rFonts w:ascii="Times New Roman" w:hAnsi="Times New Roman"/>
        </w:rPr>
      </w:pPr>
    </w:p>
    <w:p w14:paraId="08BF5F46" w14:textId="77777777" w:rsidR="00BF1F22" w:rsidRPr="003F1B09" w:rsidRDefault="00BF1F22" w:rsidP="005849CC">
      <w:pPr>
        <w:rPr>
          <w:rFonts w:ascii="Times New Roman" w:hAnsi="Times New Roman"/>
        </w:rPr>
      </w:pPr>
    </w:p>
    <w:sectPr w:rsidR="00BF1F22" w:rsidRPr="003F1B09" w:rsidSect="00C86E6F">
      <w:footerReference w:type="even" r:id="rId15"/>
      <w:footerReference w:type="default" r:id="rId16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5E81B76" w14:textId="77777777" w:rsidR="00F43ECA" w:rsidRDefault="00F43ECA" w:rsidP="008D2E6A">
      <w:r>
        <w:separator/>
      </w:r>
    </w:p>
  </w:endnote>
  <w:endnote w:type="continuationSeparator" w:id="0">
    <w:p w14:paraId="43F3F47F" w14:textId="77777777" w:rsidR="00F43ECA" w:rsidRDefault="00F43ECA" w:rsidP="008D2E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313431" w14:textId="77777777" w:rsidR="00F43ECA" w:rsidRDefault="00F43ECA" w:rsidP="003802D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BB2B0B1" w14:textId="77777777" w:rsidR="00F43ECA" w:rsidRDefault="00F43ECA" w:rsidP="008D2E6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3B10AC" w14:textId="77777777" w:rsidR="00F43ECA" w:rsidRDefault="00F43ECA" w:rsidP="003802D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E3062">
      <w:rPr>
        <w:rStyle w:val="PageNumber"/>
        <w:noProof/>
      </w:rPr>
      <w:t>1</w:t>
    </w:r>
    <w:r>
      <w:rPr>
        <w:rStyle w:val="PageNumber"/>
      </w:rPr>
      <w:fldChar w:fldCharType="end"/>
    </w:r>
  </w:p>
  <w:p w14:paraId="5FFAC3EC" w14:textId="77777777" w:rsidR="00F43ECA" w:rsidRDefault="00F43ECA" w:rsidP="008D2E6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5D7982" w14:textId="77777777" w:rsidR="00F43ECA" w:rsidRDefault="00F43ECA" w:rsidP="008D2E6A">
      <w:r>
        <w:separator/>
      </w:r>
    </w:p>
  </w:footnote>
  <w:footnote w:type="continuationSeparator" w:id="0">
    <w:p w14:paraId="3192DB60" w14:textId="77777777" w:rsidR="00F43ECA" w:rsidRDefault="00F43ECA" w:rsidP="008D2E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49CC"/>
    <w:rsid w:val="00030A82"/>
    <w:rsid w:val="000D7A46"/>
    <w:rsid w:val="000F15FA"/>
    <w:rsid w:val="00114D5F"/>
    <w:rsid w:val="00170666"/>
    <w:rsid w:val="00211493"/>
    <w:rsid w:val="002B2566"/>
    <w:rsid w:val="003802DF"/>
    <w:rsid w:val="00393970"/>
    <w:rsid w:val="003D0CC3"/>
    <w:rsid w:val="003F1B09"/>
    <w:rsid w:val="00423F7E"/>
    <w:rsid w:val="004548E8"/>
    <w:rsid w:val="00491BED"/>
    <w:rsid w:val="004B6A69"/>
    <w:rsid w:val="004C3D74"/>
    <w:rsid w:val="005849CC"/>
    <w:rsid w:val="00604A39"/>
    <w:rsid w:val="00642C92"/>
    <w:rsid w:val="006C7D78"/>
    <w:rsid w:val="00710C9C"/>
    <w:rsid w:val="00760955"/>
    <w:rsid w:val="007A4005"/>
    <w:rsid w:val="007C405F"/>
    <w:rsid w:val="0082360F"/>
    <w:rsid w:val="00832B51"/>
    <w:rsid w:val="00872544"/>
    <w:rsid w:val="00875B22"/>
    <w:rsid w:val="008A447F"/>
    <w:rsid w:val="008A7494"/>
    <w:rsid w:val="008D2E6A"/>
    <w:rsid w:val="008E3062"/>
    <w:rsid w:val="009079D7"/>
    <w:rsid w:val="00920A3D"/>
    <w:rsid w:val="0092707D"/>
    <w:rsid w:val="00943196"/>
    <w:rsid w:val="009A6A98"/>
    <w:rsid w:val="009E17FF"/>
    <w:rsid w:val="00A01CD9"/>
    <w:rsid w:val="00A4086C"/>
    <w:rsid w:val="00A50EAE"/>
    <w:rsid w:val="00AC2EDA"/>
    <w:rsid w:val="00B119C4"/>
    <w:rsid w:val="00B2346C"/>
    <w:rsid w:val="00BF1F22"/>
    <w:rsid w:val="00C26417"/>
    <w:rsid w:val="00C86E6F"/>
    <w:rsid w:val="00CE20BF"/>
    <w:rsid w:val="00D222BE"/>
    <w:rsid w:val="00D62FAF"/>
    <w:rsid w:val="00DB0D5B"/>
    <w:rsid w:val="00DC5055"/>
    <w:rsid w:val="00DF566E"/>
    <w:rsid w:val="00E646D9"/>
    <w:rsid w:val="00E84ACC"/>
    <w:rsid w:val="00F43ECA"/>
    <w:rsid w:val="00FD01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20BF97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49CC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346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46C"/>
    <w:rPr>
      <w:rFonts w:ascii="Lucida Grande" w:eastAsia="MS Mincho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D2E6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D2E6A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8D2E6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49CC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346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46C"/>
    <w:rPr>
      <w:rFonts w:ascii="Lucida Grande" w:eastAsia="MS Mincho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D2E6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D2E6A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8D2E6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jpeg"/><Relationship Id="rId12" Type="http://schemas.microsoft.com/office/2007/relationships/hdphoto" Target="media/hdphoto3.wdp"/><Relationship Id="rId13" Type="http://schemas.openxmlformats.org/officeDocument/2006/relationships/image" Target="media/image4.jpeg"/><Relationship Id="rId14" Type="http://schemas.microsoft.com/office/2007/relationships/hdphoto" Target="media/hdphoto4.wdp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jpeg"/><Relationship Id="rId8" Type="http://schemas.microsoft.com/office/2007/relationships/hdphoto" Target="media/hdphoto1.wdp"/><Relationship Id="rId9" Type="http://schemas.openxmlformats.org/officeDocument/2006/relationships/image" Target="media/image2.jpeg"/><Relationship Id="rId10" Type="http://schemas.microsoft.com/office/2007/relationships/hdphoto" Target="media/hdphoto2.wd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48</Words>
  <Characters>1417</Characters>
  <Application>Microsoft Macintosh Word</Application>
  <DocSecurity>0</DocSecurity>
  <Lines>11</Lines>
  <Paragraphs>3</Paragraphs>
  <ScaleCrop>false</ScaleCrop>
  <Company/>
  <LinksUpToDate>false</LinksUpToDate>
  <CharactersWithSpaces>16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 Wultsch</dc:creator>
  <cp:keywords/>
  <dc:description/>
  <cp:lastModifiedBy>Claudia Wultsch</cp:lastModifiedBy>
  <cp:revision>2</cp:revision>
  <dcterms:created xsi:type="dcterms:W3CDTF">2016-09-22T22:33:00Z</dcterms:created>
  <dcterms:modified xsi:type="dcterms:W3CDTF">2016-09-22T22:33:00Z</dcterms:modified>
</cp:coreProperties>
</file>